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07172C8A" w14:textId="5B2E728C" w:rsidR="00FD012C" w:rsidRPr="006C7758" w:rsidRDefault="00FD012C">
      <w:pPr>
        <w:rPr>
          <w:i/>
          <w:iCs/>
        </w:rPr>
      </w:pPr>
      <w:r w:rsidRPr="006C7758">
        <w:rPr>
          <w:i/>
          <w:iCs/>
        </w:rPr>
        <w:t xml:space="preserve">Economic and agricultural drivers of forest loss around the world. </w:t>
      </w:r>
      <w:r w:rsidR="002D02E5">
        <w:rPr>
          <w:i/>
          <w:iCs/>
        </w:rPr>
        <w:t xml:space="preserve">Commodities driving global deforestation (Hoang &amp; </w:t>
      </w:r>
      <w:proofErr w:type="spellStart"/>
      <w:r w:rsidR="002D02E5">
        <w:rPr>
          <w:i/>
          <w:iCs/>
        </w:rPr>
        <w:t>Kanemoto</w:t>
      </w:r>
      <w:proofErr w:type="spellEnd"/>
      <w:r w:rsidR="002D02E5">
        <w:rPr>
          <w:i/>
          <w:iCs/>
        </w:rPr>
        <w:t xml:space="preserve"> 21</w:t>
      </w:r>
      <w:r w:rsidR="007E4D4B">
        <w:rPr>
          <w:i/>
          <w:iCs/>
        </w:rPr>
        <w:t>, Curtis et al 2018</w:t>
      </w:r>
      <w:r w:rsidR="00E30129">
        <w:rPr>
          <w:i/>
          <w:iCs/>
        </w:rPr>
        <w:t xml:space="preserve">, </w:t>
      </w:r>
      <w:proofErr w:type="spellStart"/>
      <w:r w:rsidR="00E30129">
        <w:rPr>
          <w:i/>
          <w:iCs/>
        </w:rPr>
        <w:t>Pendrill</w:t>
      </w:r>
      <w:proofErr w:type="spellEnd"/>
      <w:r w:rsidR="00E30129">
        <w:rPr>
          <w:i/>
          <w:iCs/>
        </w:rPr>
        <w:t xml:space="preserve"> 2019</w:t>
      </w:r>
      <w:r w:rsidR="002D02E5">
        <w:rPr>
          <w:i/>
          <w:iCs/>
        </w:rPr>
        <w:t xml:space="preserve">). </w:t>
      </w:r>
      <w:r w:rsidRPr="006C7758">
        <w:rPr>
          <w:i/>
          <w:iCs/>
        </w:rPr>
        <w:t>Countries still aim for growing economies, especially in developing nations. Economic growth often linked to growth in the agricultural sector and extractive industries in low income countries.</w:t>
      </w:r>
      <w:r w:rsidR="00296541">
        <w:rPr>
          <w:i/>
          <w:iCs/>
        </w:rPr>
        <w:t xml:space="preserve"> Forest have always been the core material for economic development (</w:t>
      </w:r>
      <w:r w:rsidR="00DB2B52">
        <w:rPr>
          <w:i/>
          <w:iCs/>
        </w:rPr>
        <w:t>Williams 2003).</w:t>
      </w:r>
      <w:r w:rsidRPr="006C7758">
        <w:rPr>
          <w:i/>
          <w:iCs/>
        </w:rPr>
        <w:t xml:space="preserve"> These policies and growth often come at the expense of forests and other natural areas. Globally, there is evidence of a forest transition (ref?), but in many tropical countries deforestation for economic development is still big problem. </w:t>
      </w:r>
      <w:r w:rsidR="005620D2" w:rsidRPr="006C7758">
        <w:rPr>
          <w:i/>
          <w:iCs/>
        </w:rPr>
        <w:t xml:space="preserve">Sustainable land use, agricultural, and forest protection policies will be needed to reduce forest loss. Understanding the relationships between economic development and the agricultural sector on direct and indirect drivers of forest loss is crucial to develop appropriate policies and identify leverage points. </w:t>
      </w:r>
    </w:p>
    <w:p w14:paraId="16FEF78C" w14:textId="24C4800F" w:rsidR="0042633E" w:rsidRDefault="00DB2B52">
      <w:r>
        <w:t>Deforestation from human activities is one of the biggest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 xml:space="preserve">(Estoque et al. 2019; Hoang &amp; </w:t>
      </w:r>
      <w:proofErr w:type="spellStart"/>
      <w:r w:rsidR="00811E4E" w:rsidRPr="00811E4E">
        <w:rPr>
          <w:rFonts w:ascii="Calibri" w:hAnsi="Calibri" w:cs="Calibri"/>
        </w:rPr>
        <w:t>Kanemoto</w:t>
      </w:r>
      <w:proofErr w:type="spellEnd"/>
      <w:r w:rsidR="00811E4E" w:rsidRPr="00811E4E">
        <w:rPr>
          <w:rFonts w:ascii="Calibri" w:hAnsi="Calibri" w:cs="Calibri"/>
        </w:rPr>
        <w:t xml:space="preserve">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particularly in developed countrie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 xml:space="preserve">(Curtis et al. 2018; </w:t>
      </w:r>
      <w:proofErr w:type="spellStart"/>
      <w:r w:rsidR="00E30129" w:rsidRPr="00E30129">
        <w:rPr>
          <w:rFonts w:ascii="Calibri" w:hAnsi="Calibri" w:cs="Calibri"/>
        </w:rPr>
        <w:t>Pendrill</w:t>
      </w:r>
      <w:proofErr w:type="spellEnd"/>
      <w:r w:rsidR="00E30129" w:rsidRPr="00E30129">
        <w:rPr>
          <w:rFonts w:ascii="Calibri" w:hAnsi="Calibri" w:cs="Calibri"/>
        </w:rPr>
        <w:t xml:space="preserve"> et al. 2019; Hoang &amp; </w:t>
      </w:r>
      <w:proofErr w:type="spellStart"/>
      <w:r w:rsidR="00E30129" w:rsidRPr="00E30129">
        <w:rPr>
          <w:rFonts w:ascii="Calibri" w:hAnsi="Calibri" w:cs="Calibri"/>
        </w:rPr>
        <w:t>Kanemoto</w:t>
      </w:r>
      <w:proofErr w:type="spellEnd"/>
      <w:r w:rsidR="00E30129" w:rsidRPr="00E30129">
        <w:rPr>
          <w:rFonts w:ascii="Calibri" w:hAnsi="Calibri" w:cs="Calibri"/>
        </w:rPr>
        <w:t xml:space="preserve">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ref). </w:t>
      </w:r>
      <w:r w:rsidR="000A29B4">
        <w:t>G</w:t>
      </w:r>
      <w:r w:rsidR="000A29B4">
        <w:t>rowth</w:t>
      </w:r>
      <w:r w:rsidR="000A29B4">
        <w:t xml:space="preserve"> within agricultural sector</w:t>
      </w:r>
      <w:r w:rsidR="0042633E">
        <w:t>s</w:t>
      </w:r>
      <w:r w:rsidR="000A29B4">
        <w:t>, and other natural resource-based industries,</w:t>
      </w:r>
      <w:r w:rsidR="000A29B4">
        <w:t xml:space="preserve"> is</w:t>
      </w:r>
      <w:r w:rsidR="000A29B4">
        <w:t xml:space="preserve"> therefore</w:t>
      </w:r>
      <w:r w:rsidR="000A29B4">
        <w:t xml:space="preserve"> an important </w:t>
      </w:r>
      <w:r w:rsidR="000A29B4">
        <w:t>tool</w:t>
      </w:r>
      <w:r w:rsidR="000A29B4">
        <w:t xml:space="preserve"> </w:t>
      </w:r>
      <w:r w:rsidR="000A29B4">
        <w:t>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w:t>
      </w:r>
      <w:proofErr w:type="spellStart"/>
      <w:r w:rsidR="001564FE" w:rsidRPr="001564FE">
        <w:rPr>
          <w:rFonts w:ascii="Calibri" w:hAnsi="Calibri" w:cs="Calibri"/>
        </w:rPr>
        <w:t>Eliste</w:t>
      </w:r>
      <w:proofErr w:type="spellEnd"/>
      <w:r w:rsidR="001564FE" w:rsidRPr="001564FE">
        <w:rPr>
          <w:rFonts w:ascii="Calibri" w:hAnsi="Calibri" w:cs="Calibri"/>
        </w:rPr>
        <w:t xml:space="preserve"> &amp; </w:t>
      </w:r>
      <w:proofErr w:type="spellStart"/>
      <w:r w:rsidR="001564FE" w:rsidRPr="001564FE">
        <w:rPr>
          <w:rFonts w:ascii="Calibri" w:hAnsi="Calibri" w:cs="Calibri"/>
        </w:rPr>
        <w:t>Zorya</w:t>
      </w:r>
      <w:proofErr w:type="spellEnd"/>
      <w:r w:rsidR="001564FE" w:rsidRPr="001564FE">
        <w:rPr>
          <w:rFonts w:ascii="Calibri" w:hAnsi="Calibri" w:cs="Calibri"/>
        </w:rPr>
        <w:t xml:space="preserve"> 2015; Caravaggio 2020b)</w:t>
      </w:r>
      <w:r w:rsidR="000A29B4">
        <w:fldChar w:fldCharType="end"/>
      </w:r>
      <w:r w:rsidR="00E30129">
        <w:t xml:space="preserve">. </w:t>
      </w:r>
      <w:r w:rsidR="00643D5E">
        <w:t xml:space="preserve">Forests have provided the raw materials for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w:t>
      </w:r>
      <w:proofErr w:type="spellStart"/>
      <w:r w:rsidR="00643D5E" w:rsidRPr="00643D5E">
        <w:rPr>
          <w:rFonts w:ascii="Calibri" w:hAnsi="Calibri" w:cs="Calibri"/>
        </w:rPr>
        <w:t>Pendrill</w:t>
      </w:r>
      <w:proofErr w:type="spellEnd"/>
      <w:r w:rsidR="00643D5E" w:rsidRPr="00643D5E">
        <w:rPr>
          <w:rFonts w:ascii="Calibri" w:hAnsi="Calibri" w:cs="Calibri"/>
        </w:rPr>
        <w:t xml:space="preserve"> et al. 2019)</w:t>
      </w:r>
      <w:r w:rsidR="00643D5E">
        <w:fldChar w:fldCharType="end"/>
      </w:r>
      <w:r w:rsidR="00643D5E">
        <w:t xml:space="preserve">. </w:t>
      </w:r>
      <w:r w:rsidR="0042633E">
        <w:t xml:space="preserve">Therefore, as developing nations strive for economic development, forests and other natural resources are exploited, often with negative consequences for biodiversity, climate change, local livelihoods, and environmental processes and services (ref). </w:t>
      </w:r>
    </w:p>
    <w:p w14:paraId="19380335" w14:textId="0734B804" w:rsidR="00DB2B52" w:rsidRPr="006C7758"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425E0A">
        <w:instrText xml:space="preserve"> ADDIN ZOTERO_ITEM CSL_CITATION {"citationID":"zTMo4FZs","properties":{"formattedCitation":"(Cropper &amp; Griffiths 1994)","plainCitation":"(Cropper &amp; Griffiths 1994)","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425E0A">
        <w:instrText xml:space="preserve"> ADDIN ZOTERO_ITEM CSL_CITATION {"citationID":"My5BCpJy","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 xml:space="preserve">(Bhattarai &amp; </w:t>
      </w:r>
      <w:proofErr w:type="spellStart"/>
      <w:r w:rsidR="00425E0A" w:rsidRPr="00425E0A">
        <w:rPr>
          <w:rFonts w:ascii="Calibri" w:hAnsi="Calibri" w:cs="Calibri"/>
        </w:rPr>
        <w:t>Hammig</w:t>
      </w:r>
      <w:proofErr w:type="spellEnd"/>
      <w:r w:rsidR="00425E0A" w:rsidRPr="00425E0A">
        <w:rPr>
          <w:rFonts w:ascii="Calibri" w:hAnsi="Calibri" w:cs="Calibri"/>
        </w:rPr>
        <w:t xml:space="preserve">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forest cover loss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w:t>
      </w:r>
      <w:proofErr w:type="spellStart"/>
      <w:r w:rsidR="008064C8" w:rsidRPr="008064C8">
        <w:rPr>
          <w:rFonts w:ascii="Calibri" w:hAnsi="Calibri" w:cs="Calibri"/>
        </w:rPr>
        <w:t>Lambin</w:t>
      </w:r>
      <w:proofErr w:type="spellEnd"/>
      <w:r w:rsidR="008064C8" w:rsidRPr="008064C8">
        <w:rPr>
          <w:rFonts w:ascii="Calibri" w:hAnsi="Calibri" w:cs="Calibri"/>
        </w:rPr>
        <w:t xml:space="preserve"> &amp; </w:t>
      </w:r>
      <w:proofErr w:type="spellStart"/>
      <w:r w:rsidR="008064C8" w:rsidRPr="008064C8">
        <w:rPr>
          <w:rFonts w:ascii="Calibri" w:hAnsi="Calibri" w:cs="Calibri"/>
        </w:rPr>
        <w:t>Meyfroidt</w:t>
      </w:r>
      <w:proofErr w:type="spellEnd"/>
      <w:r w:rsidR="008064C8" w:rsidRPr="008064C8">
        <w:rPr>
          <w:rFonts w:ascii="Calibri" w:hAnsi="Calibri" w:cs="Calibri"/>
        </w:rPr>
        <w:t xml:space="preserve"> 2010)</w:t>
      </w:r>
      <w:r w:rsidR="008064C8">
        <w:fldChar w:fldCharType="end"/>
      </w:r>
      <w:r w:rsidR="008064C8">
        <w:t xml:space="preserve">. Thus, the </w:t>
      </w:r>
      <w:proofErr w:type="spellStart"/>
      <w:r w:rsidR="008064C8">
        <w:t>EKCd</w:t>
      </w:r>
      <w:proofErr w:type="spellEnd"/>
      <w:r w:rsidR="008064C8">
        <w:t xml:space="preserve"> and the FT curve are correlated yet inverse. Despite rampant deforestation in much of the tropics (ref),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w:t>
      </w:r>
      <w:proofErr w:type="spellStart"/>
      <w:r w:rsidR="00D807A0" w:rsidRPr="00D807A0">
        <w:rPr>
          <w:rFonts w:ascii="Calibri" w:hAnsi="Calibri" w:cs="Calibri"/>
        </w:rPr>
        <w:t>Meyfroidt</w:t>
      </w:r>
      <w:proofErr w:type="spellEnd"/>
      <w:r w:rsidR="00D807A0" w:rsidRPr="00D807A0">
        <w:rPr>
          <w:rFonts w:ascii="Calibri" w:hAnsi="Calibri" w:cs="Calibri"/>
        </w:rPr>
        <w:t xml:space="preserve"> &amp; </w:t>
      </w:r>
      <w:proofErr w:type="spellStart"/>
      <w:r w:rsidR="00D807A0" w:rsidRPr="00D807A0">
        <w:rPr>
          <w:rFonts w:ascii="Calibri" w:hAnsi="Calibri" w:cs="Calibri"/>
        </w:rPr>
        <w:t>Lambin</w:t>
      </w:r>
      <w:proofErr w:type="spellEnd"/>
      <w:r w:rsidR="00D807A0" w:rsidRPr="00D807A0">
        <w:rPr>
          <w:rFonts w:ascii="Calibri" w:hAnsi="Calibri" w:cs="Calibri"/>
        </w:rPr>
        <w:t xml:space="preserve">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w:t>
      </w:r>
      <w:proofErr w:type="spellStart"/>
      <w:r w:rsidR="00D807A0" w:rsidRPr="00D807A0">
        <w:rPr>
          <w:rFonts w:ascii="Calibri" w:hAnsi="Calibri" w:cs="Calibri"/>
        </w:rPr>
        <w:t>Youn</w:t>
      </w:r>
      <w:proofErr w:type="spellEnd"/>
      <w:r w:rsidR="00D807A0" w:rsidRPr="00D807A0">
        <w:rPr>
          <w:rFonts w:ascii="Calibri" w:hAnsi="Calibri" w:cs="Calibri"/>
        </w:rPr>
        <w:t xml:space="preserve">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 xml:space="preserve">(Hoang &amp; </w:t>
      </w:r>
      <w:proofErr w:type="spellStart"/>
      <w:r w:rsidR="000E2087" w:rsidRPr="000E2087">
        <w:rPr>
          <w:rFonts w:ascii="Calibri" w:hAnsi="Calibri" w:cs="Calibri"/>
        </w:rPr>
        <w:t>Kanemoto</w:t>
      </w:r>
      <w:proofErr w:type="spellEnd"/>
      <w:r w:rsidR="000E2087" w:rsidRPr="000E2087">
        <w:rPr>
          <w:rFonts w:ascii="Calibri" w:hAnsi="Calibri" w:cs="Calibri"/>
        </w:rPr>
        <w:t xml:space="preserve"> 2021)</w:t>
      </w:r>
      <w:r w:rsidR="000E2087">
        <w:fldChar w:fldCharType="end"/>
      </w:r>
      <w:r w:rsidR="000E2087">
        <w:t>.</w:t>
      </w:r>
    </w:p>
    <w:p w14:paraId="6E51D916" w14:textId="77777777" w:rsidR="006C7758" w:rsidRDefault="006C7758">
      <w:pPr>
        <w:rPr>
          <w:i/>
          <w:iCs/>
        </w:rPr>
      </w:pPr>
    </w:p>
    <w:p w14:paraId="5029C368" w14:textId="78D068D0" w:rsidR="006C7758" w:rsidRDefault="006C7758">
      <w:pPr>
        <w:rPr>
          <w:i/>
          <w:iCs/>
        </w:rPr>
      </w:pPr>
      <w:r w:rsidRPr="006C7758">
        <w:rPr>
          <w:i/>
          <w:iCs/>
        </w:rPr>
        <w:t>SEA and deforestation</w:t>
      </w:r>
    </w:p>
    <w:p w14:paraId="75DB6808" w14:textId="02E5D70C" w:rsidR="006C7758" w:rsidRPr="006C7758" w:rsidRDefault="006C7758" w:rsidP="006C7758">
      <w:r w:rsidRPr="006C7758">
        <w:t xml:space="preserve">The loss of SEA’s forests has potentially severe consequences for climate change </w:t>
      </w:r>
      <w:r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Ceddia</w:t>
      </w:r>
      <w:proofErr w:type="spellEnd"/>
      <w:r w:rsidR="00811E4E" w:rsidRPr="00811E4E">
        <w:rPr>
          <w:rFonts w:ascii="Calibri" w:hAnsi="Calibri" w:cs="Calibri"/>
        </w:rPr>
        <w:t xml:space="preserve"> et al. 2015)</w:t>
      </w:r>
      <w:r w:rsidRPr="006C7758">
        <w:fldChar w:fldCharType="end"/>
      </w:r>
      <w:r w:rsidRPr="006C7758">
        <w:t xml:space="preserve">, ecosystem-based adaptation </w:t>
      </w:r>
      <w:r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Pr="006C7758">
        <w:fldChar w:fldCharType="separate"/>
      </w:r>
      <w:r w:rsidR="00811E4E" w:rsidRPr="00811E4E">
        <w:rPr>
          <w:rFonts w:ascii="Calibri" w:hAnsi="Calibri" w:cs="Calibri"/>
        </w:rPr>
        <w:t>(Estoque et al. 2019)</w:t>
      </w:r>
      <w:r w:rsidRPr="006C7758">
        <w:fldChar w:fldCharType="end"/>
      </w:r>
      <w:r w:rsidRPr="006C7758">
        <w:t xml:space="preserve">, local people </w:t>
      </w:r>
      <w:r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Poffenberger</w:t>
      </w:r>
      <w:proofErr w:type="spellEnd"/>
      <w:r w:rsidR="00811E4E" w:rsidRPr="00811E4E">
        <w:rPr>
          <w:rFonts w:ascii="Calibri" w:hAnsi="Calibri" w:cs="Calibri"/>
        </w:rPr>
        <w:t xml:space="preserve"> 2006; </w:t>
      </w:r>
      <w:proofErr w:type="spellStart"/>
      <w:r w:rsidR="00811E4E" w:rsidRPr="00811E4E">
        <w:rPr>
          <w:rFonts w:ascii="Calibri" w:hAnsi="Calibri" w:cs="Calibri"/>
        </w:rPr>
        <w:t>Culas</w:t>
      </w:r>
      <w:proofErr w:type="spellEnd"/>
      <w:r w:rsidR="00811E4E" w:rsidRPr="00811E4E">
        <w:rPr>
          <w:rFonts w:ascii="Calibri" w:hAnsi="Calibri" w:cs="Calibri"/>
        </w:rPr>
        <w:t xml:space="preserve"> 2007; </w:t>
      </w:r>
      <w:proofErr w:type="spellStart"/>
      <w:r w:rsidR="00811E4E" w:rsidRPr="00811E4E">
        <w:rPr>
          <w:rFonts w:ascii="Calibri" w:hAnsi="Calibri" w:cs="Calibri"/>
        </w:rPr>
        <w:t>Gaughan</w:t>
      </w:r>
      <w:proofErr w:type="spellEnd"/>
      <w:r w:rsidR="00811E4E" w:rsidRPr="00811E4E">
        <w:rPr>
          <w:rFonts w:ascii="Calibri" w:hAnsi="Calibri" w:cs="Calibri"/>
        </w:rPr>
        <w:t xml:space="preserve"> et al. 2009; </w:t>
      </w:r>
      <w:proofErr w:type="spellStart"/>
      <w:r w:rsidR="00811E4E" w:rsidRPr="00811E4E">
        <w:rPr>
          <w:rFonts w:ascii="Calibri" w:hAnsi="Calibri" w:cs="Calibri"/>
        </w:rPr>
        <w:t>Frewer</w:t>
      </w:r>
      <w:proofErr w:type="spellEnd"/>
      <w:r w:rsidR="00811E4E" w:rsidRPr="00811E4E">
        <w:rPr>
          <w:rFonts w:ascii="Calibri" w:hAnsi="Calibri" w:cs="Calibri"/>
        </w:rPr>
        <w:t xml:space="preserve"> &amp; Chan 2014)</w:t>
      </w:r>
      <w:r w:rsidRPr="006C7758">
        <w:fldChar w:fldCharType="end"/>
      </w:r>
      <w:r w:rsidRPr="006C7758">
        <w:t xml:space="preserve">, and biodiversity </w:t>
      </w:r>
      <w:r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Pr="006C7758">
        <w:fldChar w:fldCharType="separate"/>
      </w:r>
      <w:r w:rsidR="00811E4E" w:rsidRPr="00811E4E">
        <w:rPr>
          <w:rFonts w:ascii="Calibri" w:hAnsi="Calibri" w:cs="Calibri"/>
        </w:rPr>
        <w:t>(Hearn et al. 2018; Chapman et al. 2018)</w:t>
      </w:r>
      <w:r w:rsidRPr="006C7758">
        <w:fldChar w:fldCharType="end"/>
      </w:r>
      <w:r w:rsidRPr="006C7758">
        <w:t xml:space="preserve">. The drivers of tropical deforestation vary both by location and by scale, ranging from broader drivers such as population pressure and weak institutions </w:t>
      </w:r>
      <w:r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Pr="006C7758">
        <w:fldChar w:fldCharType="separate"/>
      </w:r>
      <w:r w:rsidR="00811E4E" w:rsidRPr="00811E4E">
        <w:rPr>
          <w:rFonts w:ascii="Calibri" w:hAnsi="Calibri" w:cs="Calibri"/>
        </w:rPr>
        <w:t xml:space="preserve">(Geist &amp; </w:t>
      </w:r>
      <w:proofErr w:type="spellStart"/>
      <w:r w:rsidR="00811E4E" w:rsidRPr="00811E4E">
        <w:rPr>
          <w:rFonts w:ascii="Calibri" w:hAnsi="Calibri" w:cs="Calibri"/>
        </w:rPr>
        <w:t>Lambin</w:t>
      </w:r>
      <w:proofErr w:type="spellEnd"/>
      <w:r w:rsidR="00811E4E" w:rsidRPr="00811E4E">
        <w:rPr>
          <w:rFonts w:ascii="Calibri" w:hAnsi="Calibri" w:cs="Calibri"/>
        </w:rPr>
        <w:t xml:space="preserve"> 2002)</w:t>
      </w:r>
      <w:r w:rsidRPr="006C7758">
        <w:fldChar w:fldCharType="end"/>
      </w:r>
      <w:r w:rsidRPr="006C7758">
        <w:t xml:space="preserve">, to proximate causes at a local level such as the expansion of cash crops, agriculture, and other food production </w:t>
      </w:r>
      <w:r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Pr="006C7758">
        <w:fldChar w:fldCharType="separate"/>
      </w:r>
      <w:r w:rsidR="00811E4E" w:rsidRPr="00811E4E">
        <w:rPr>
          <w:rFonts w:ascii="Calibri" w:hAnsi="Calibri" w:cs="Calibri"/>
        </w:rPr>
        <w:t>(</w:t>
      </w:r>
      <w:proofErr w:type="spellStart"/>
      <w:r w:rsidR="00811E4E" w:rsidRPr="00811E4E">
        <w:rPr>
          <w:rFonts w:ascii="Calibri" w:hAnsi="Calibri" w:cs="Calibri"/>
        </w:rPr>
        <w:t>Wilcove</w:t>
      </w:r>
      <w:proofErr w:type="spellEnd"/>
      <w:r w:rsidR="00811E4E" w:rsidRPr="00811E4E">
        <w:rPr>
          <w:rFonts w:ascii="Calibri" w:hAnsi="Calibri" w:cs="Calibri"/>
        </w:rPr>
        <w:t xml:space="preserve"> et al. 2013; </w:t>
      </w:r>
      <w:proofErr w:type="spellStart"/>
      <w:r w:rsidR="00811E4E" w:rsidRPr="00811E4E">
        <w:rPr>
          <w:rFonts w:ascii="Calibri" w:hAnsi="Calibri" w:cs="Calibri"/>
        </w:rPr>
        <w:t>Stibig</w:t>
      </w:r>
      <w:proofErr w:type="spellEnd"/>
      <w:r w:rsidR="00811E4E" w:rsidRPr="00811E4E">
        <w:rPr>
          <w:rFonts w:ascii="Calibri" w:hAnsi="Calibri" w:cs="Calibri"/>
        </w:rPr>
        <w:t xml:space="preserve"> et al. 2014; Imai et al. 2018; Zeng et al. 2018; Estoque et al. 2019)</w:t>
      </w:r>
      <w:r w:rsidRPr="006C7758">
        <w:fldChar w:fldCharType="end"/>
      </w:r>
      <w:r w:rsidRPr="006C7758">
        <w:t xml:space="preserve">, the associated development of roads and infrastructure that facilitate such expansion </w:t>
      </w:r>
      <w:r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Pr="006C7758">
        <w:fldChar w:fldCharType="separate"/>
      </w:r>
      <w:r w:rsidR="00811E4E" w:rsidRPr="00811E4E">
        <w:rPr>
          <w:rFonts w:ascii="Calibri" w:hAnsi="Calibri" w:cs="Calibri"/>
        </w:rPr>
        <w:t>(Hughes 2018)</w:t>
      </w:r>
      <w:r w:rsidRPr="006C7758">
        <w:fldChar w:fldCharType="end"/>
      </w:r>
      <w:r w:rsidRPr="006C7758">
        <w:t xml:space="preserve">, and civil unrest and war </w:t>
      </w:r>
      <w:r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Pr="006C7758">
        <w:fldChar w:fldCharType="separate"/>
      </w:r>
      <w:r w:rsidR="00811E4E" w:rsidRPr="00811E4E">
        <w:rPr>
          <w:rFonts w:ascii="Calibri" w:hAnsi="Calibri" w:cs="Calibri"/>
          <w:szCs w:val="24"/>
        </w:rPr>
        <w:t>(</w:t>
      </w:r>
      <w:proofErr w:type="spellStart"/>
      <w:r w:rsidR="00811E4E" w:rsidRPr="00811E4E">
        <w:rPr>
          <w:rFonts w:ascii="Calibri" w:hAnsi="Calibri" w:cs="Calibri"/>
          <w:szCs w:val="24"/>
        </w:rPr>
        <w:t>Kaimowitz</w:t>
      </w:r>
      <w:proofErr w:type="spellEnd"/>
      <w:r w:rsidR="00811E4E" w:rsidRPr="00811E4E">
        <w:rPr>
          <w:rFonts w:ascii="Calibri" w:hAnsi="Calibri" w:cs="Calibri"/>
          <w:szCs w:val="24"/>
        </w:rPr>
        <w:t xml:space="preserve"> &amp; </w:t>
      </w:r>
      <w:proofErr w:type="spellStart"/>
      <w:r w:rsidR="00811E4E" w:rsidRPr="00811E4E">
        <w:rPr>
          <w:rFonts w:ascii="Calibri" w:hAnsi="Calibri" w:cs="Calibri"/>
          <w:szCs w:val="24"/>
        </w:rPr>
        <w:t>Fauné</w:t>
      </w:r>
      <w:proofErr w:type="spellEnd"/>
      <w:r w:rsidR="00811E4E" w:rsidRPr="00811E4E">
        <w:rPr>
          <w:rFonts w:ascii="Calibri" w:hAnsi="Calibri" w:cs="Calibri"/>
          <w:szCs w:val="24"/>
        </w:rPr>
        <w:t xml:space="preserve"> 2003; Price 2020)</w:t>
      </w:r>
      <w:r w:rsidRPr="006C7758">
        <w:fldChar w:fldCharType="end"/>
      </w:r>
      <w:r w:rsidRPr="006C7758">
        <w:t xml:space="preserve">. </w:t>
      </w:r>
    </w:p>
    <w:p w14:paraId="7C95C6AD" w14:textId="4D9B0C0A" w:rsidR="006C7758" w:rsidRPr="006C7758" w:rsidRDefault="006C7758">
      <w:r w:rsidRPr="006C7758">
        <w:t xml:space="preserve"> </w:t>
      </w:r>
    </w:p>
    <w:p w14:paraId="6C0023C7" w14:textId="185C8A50" w:rsidR="00FD012C" w:rsidRDefault="005620D2">
      <w:r>
        <w:t>Forest transitions – link to para above. Explanation of older theories plus newer papers. Case studies. To be able to identify which pathway a country is on, or how close to a transition they are, and what needs to be done to get there, we need to break down some of the complexity and understand how economics and agriculture are related to forest loss.</w:t>
      </w:r>
    </w:p>
    <w:p w14:paraId="3132DDC7" w14:textId="0BFAB40F" w:rsidR="005620D2" w:rsidRDefault="005620D2">
      <w:r>
        <w:t>Some other studies that have modelled relationships between macroeconomic, agriculture, and forest loss.</w:t>
      </w:r>
      <w:r w:rsidR="00141381">
        <w:t xml:space="preserve"> Introduce ELCs and their effect on forests – from the wider region. Background to ELCs in Cambodia. Key to understand relationships between macroeconomics and </w:t>
      </w:r>
      <w:proofErr w:type="spellStart"/>
      <w:r w:rsidR="00141381">
        <w:t>agro</w:t>
      </w:r>
      <w:proofErr w:type="spellEnd"/>
      <w:r w:rsidR="00141381">
        <w:t>-industry in Cambodia.</w:t>
      </w:r>
    </w:p>
    <w:p w14:paraId="2BDA47DE" w14:textId="0A53BE6E" w:rsidR="00141381" w:rsidRDefault="00141381">
      <w:r>
        <w:t>In this study…</w:t>
      </w:r>
    </w:p>
    <w:p w14:paraId="5339438C" w14:textId="77777777" w:rsidR="00FD012C" w:rsidRDefault="00FD012C"/>
    <w:p w14:paraId="685089B3" w14:textId="5C696AF6"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Mather 2007 – China, India and Vietnam have all undergone forest transitions and these have been led largely by the governments</w:t>
      </w:r>
    </w:p>
    <w:p w14:paraId="5D5ACD80" w14:textId="34EE5DBE" w:rsidR="002238D4" w:rsidRPr="0093383C" w:rsidRDefault="002238D4">
      <w:proofErr w:type="spellStart"/>
      <w:r>
        <w:t>Youn</w:t>
      </w:r>
      <w:proofErr w:type="spellEnd"/>
      <w:r>
        <w:t xml:space="preserve">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w:t>
      </w:r>
      <w:r w:rsidRPr="001E05DC">
        <w:lastRenderedPageBreak/>
        <w:t xml:space="preserve">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0E2087"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0E2087"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0E2087"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B82439">
        <w:t>Although our results do not describe causation, it is clear that ther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w:t>
      </w:r>
      <w:proofErr w:type="spellStart"/>
      <w:r w:rsidR="00131C5D" w:rsidRPr="00131C5D">
        <w:rPr>
          <w:rFonts w:ascii="Calibri" w:hAnsi="Calibri" w:cs="Calibri"/>
        </w:rPr>
        <w:t>Eliste</w:t>
      </w:r>
      <w:proofErr w:type="spellEnd"/>
      <w:r w:rsidR="00131C5D" w:rsidRPr="00131C5D">
        <w:rPr>
          <w:rFonts w:ascii="Calibri" w:hAnsi="Calibri" w:cs="Calibri"/>
        </w:rPr>
        <w:t xml:space="preserve"> &amp; </w:t>
      </w:r>
      <w:proofErr w:type="spellStart"/>
      <w:r w:rsidR="00131C5D" w:rsidRPr="00131C5D">
        <w:rPr>
          <w:rFonts w:ascii="Calibri" w:hAnsi="Calibri" w:cs="Calibri"/>
        </w:rPr>
        <w:t>Zorya</w:t>
      </w:r>
      <w:proofErr w:type="spellEnd"/>
      <w:r w:rsidR="00131C5D" w:rsidRPr="00131C5D">
        <w:rPr>
          <w:rFonts w:ascii="Calibri" w:hAnsi="Calibri" w:cs="Calibri"/>
        </w:rPr>
        <w:t xml:space="preserve">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 xml:space="preserve">(Curtis et al. 2018; </w:t>
      </w:r>
      <w:proofErr w:type="spellStart"/>
      <w:r w:rsidR="00A54C9C" w:rsidRPr="00A54C9C">
        <w:rPr>
          <w:rFonts w:ascii="Calibri" w:hAnsi="Calibri" w:cs="Calibri"/>
        </w:rPr>
        <w:t>Zaehringer</w:t>
      </w:r>
      <w:proofErr w:type="spellEnd"/>
      <w:r w:rsidR="00A54C9C" w:rsidRPr="00A54C9C">
        <w:rPr>
          <w:rFonts w:ascii="Calibri" w:hAnsi="Calibri" w:cs="Calibri"/>
        </w:rPr>
        <w:t xml:space="preserve">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1500/ton</w:t>
      </w:r>
      <w:r w:rsidR="00FB65AB">
        <w:t>, the model predicts an additional</w:t>
      </w:r>
      <w:r w:rsidR="00FB65AB">
        <w:t xml:space="preserve">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w:t>
      </w:r>
      <w:r w:rsidR="00FB65AB">
        <w:t>$30/ton</w:t>
      </w:r>
      <w:r w:rsidR="00FB65AB">
        <w:t xml:space="preserve">,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03BBAD71"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414ED87A"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strongly worded government policies and laws,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29B4"/>
    <w:rsid w:val="000A46B5"/>
    <w:rsid w:val="000E2087"/>
    <w:rsid w:val="000E32E5"/>
    <w:rsid w:val="00131C5D"/>
    <w:rsid w:val="00141381"/>
    <w:rsid w:val="001564FE"/>
    <w:rsid w:val="001A6F37"/>
    <w:rsid w:val="001B2E6F"/>
    <w:rsid w:val="001D4CBF"/>
    <w:rsid w:val="001E2F1B"/>
    <w:rsid w:val="002238D4"/>
    <w:rsid w:val="00296541"/>
    <w:rsid w:val="002D02E5"/>
    <w:rsid w:val="002E4677"/>
    <w:rsid w:val="00316ABA"/>
    <w:rsid w:val="003205E2"/>
    <w:rsid w:val="00347783"/>
    <w:rsid w:val="0036712C"/>
    <w:rsid w:val="00381FF1"/>
    <w:rsid w:val="003B7206"/>
    <w:rsid w:val="003D5F3C"/>
    <w:rsid w:val="00406839"/>
    <w:rsid w:val="00415058"/>
    <w:rsid w:val="00425E0A"/>
    <w:rsid w:val="0042633E"/>
    <w:rsid w:val="004740E7"/>
    <w:rsid w:val="004C2131"/>
    <w:rsid w:val="005252BE"/>
    <w:rsid w:val="00537AE8"/>
    <w:rsid w:val="005620D2"/>
    <w:rsid w:val="00562B5B"/>
    <w:rsid w:val="005760C1"/>
    <w:rsid w:val="005C460B"/>
    <w:rsid w:val="0064115C"/>
    <w:rsid w:val="00643D5E"/>
    <w:rsid w:val="00667CED"/>
    <w:rsid w:val="006C7758"/>
    <w:rsid w:val="006E1ED5"/>
    <w:rsid w:val="006F2311"/>
    <w:rsid w:val="00721329"/>
    <w:rsid w:val="007739D7"/>
    <w:rsid w:val="007760EE"/>
    <w:rsid w:val="007C7AA3"/>
    <w:rsid w:val="007D5AEB"/>
    <w:rsid w:val="007D6A50"/>
    <w:rsid w:val="007E4D4B"/>
    <w:rsid w:val="007F1C9B"/>
    <w:rsid w:val="00801E63"/>
    <w:rsid w:val="008064C8"/>
    <w:rsid w:val="00811E4E"/>
    <w:rsid w:val="00822264"/>
    <w:rsid w:val="0089542A"/>
    <w:rsid w:val="008B3DA9"/>
    <w:rsid w:val="008B6ED5"/>
    <w:rsid w:val="008E0F3D"/>
    <w:rsid w:val="0093383C"/>
    <w:rsid w:val="00947237"/>
    <w:rsid w:val="009F455B"/>
    <w:rsid w:val="00A54C9C"/>
    <w:rsid w:val="00A8102F"/>
    <w:rsid w:val="00AD3F12"/>
    <w:rsid w:val="00AD70AA"/>
    <w:rsid w:val="00AF2607"/>
    <w:rsid w:val="00B5750E"/>
    <w:rsid w:val="00B66116"/>
    <w:rsid w:val="00B82439"/>
    <w:rsid w:val="00BF6BF7"/>
    <w:rsid w:val="00C039EE"/>
    <w:rsid w:val="00C16DA9"/>
    <w:rsid w:val="00C3282B"/>
    <w:rsid w:val="00C65931"/>
    <w:rsid w:val="00C831FB"/>
    <w:rsid w:val="00C84941"/>
    <w:rsid w:val="00C95BE8"/>
    <w:rsid w:val="00CC4F5A"/>
    <w:rsid w:val="00CD4BBD"/>
    <w:rsid w:val="00D225BC"/>
    <w:rsid w:val="00D807A0"/>
    <w:rsid w:val="00D90A79"/>
    <w:rsid w:val="00D955C9"/>
    <w:rsid w:val="00DB2B52"/>
    <w:rsid w:val="00DD2646"/>
    <w:rsid w:val="00DE2591"/>
    <w:rsid w:val="00E23AF3"/>
    <w:rsid w:val="00E30129"/>
    <w:rsid w:val="00E64AFA"/>
    <w:rsid w:val="00E82045"/>
    <w:rsid w:val="00F05DBA"/>
    <w:rsid w:val="00F12033"/>
    <w:rsid w:val="00F1302E"/>
    <w:rsid w:val="00F4635E"/>
    <w:rsid w:val="00F513EE"/>
    <w:rsid w:val="00F55680"/>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00</TotalTime>
  <Pages>21</Pages>
  <Words>40417</Words>
  <Characters>230379</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1</cp:revision>
  <dcterms:created xsi:type="dcterms:W3CDTF">2021-10-14T13:12:00Z</dcterms:created>
  <dcterms:modified xsi:type="dcterms:W3CDTF">2021-10-2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